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w:t>
      </w:r>
      <w:commentRangeStart w:id="1"/>
      <w:r w:rsidRPr="00220960">
        <w:rPr>
          <w:lang w:val="de-DE"/>
        </w:rPr>
        <w:t>verteilte</w:t>
      </w:r>
      <w:r w:rsidR="003D1A6A" w:rsidRPr="00220960">
        <w:rPr>
          <w:lang w:val="de-DE"/>
        </w:rPr>
        <w:t>n</w:t>
      </w:r>
      <w:commentRangeEnd w:id="1"/>
      <w:r w:rsidR="00297E88">
        <w:rPr>
          <w:rStyle w:val="Kommentarzeichen"/>
        </w:rPr>
        <w:commentReference w:id="1"/>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297E88">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D2FCE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BC51279"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42827C75"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xml:space="preserve">. Dies bedeutet, dass nicht alle Kommunikationspartner </w:t>
      </w:r>
      <w:r w:rsidR="00C83A3F">
        <w:rPr>
          <w:lang w:val="de-DE"/>
        </w:rPr>
        <w:t xml:space="preserve">für einen </w:t>
      </w:r>
      <w:r w:rsidRPr="00C8550B">
        <w:rPr>
          <w:lang w:val="de-DE"/>
        </w:rPr>
        <w:t>Austausch gleichzeitig erreichbar sein müssen, um eine Verlustfreie Kommunikation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w:t>
      </w:r>
      <w:commentRangeStart w:id="5"/>
      <w:r w:rsidRPr="00C8550B">
        <w:rPr>
          <w:lang w:val="de-DE"/>
        </w:rPr>
        <w:t>Broker</w:t>
      </w:r>
      <w:commentRangeEnd w:id="5"/>
      <w:r w:rsidR="00C83A3F">
        <w:rPr>
          <w:rStyle w:val="Kommentarzeichen"/>
        </w:rPr>
        <w:commentReference w:id="5"/>
      </w:r>
      <w:r w:rsidRPr="00C8550B">
        <w:rPr>
          <w:lang w:val="de-DE"/>
        </w:rPr>
        <w:t xml:space="preserve">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31ACABC3"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ihre Ausführung eine Koordination zwischen mehreren Knoten 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0F2E935"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55A50F7E" w:rsidR="002E03FB" w:rsidRDefault="002E03FB" w:rsidP="00332E98">
      <w:pPr>
        <w:jc w:val="both"/>
        <w:rPr>
          <w:lang w:val="de-DE"/>
        </w:rPr>
      </w:pPr>
      <w:commentRangeStart w:id="6"/>
      <w:r w:rsidRPr="004C0A06">
        <w:rPr>
          <w:highlight w:val="yellow"/>
          <w:lang w:val="de-DE"/>
        </w:rPr>
        <w:t>Ein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p>
    <w:commentRangeEnd w:id="6"/>
    <w:p w14:paraId="0057DC08" w14:textId="77777777" w:rsidR="002E03FB" w:rsidRPr="000A5242" w:rsidRDefault="00C83A3F" w:rsidP="00332E98">
      <w:pPr>
        <w:jc w:val="both"/>
        <w:rPr>
          <w:lang w:val="de-DE"/>
        </w:rPr>
      </w:pPr>
      <w:r>
        <w:rPr>
          <w:rStyle w:val="Kommentarzeichen"/>
        </w:rPr>
        <w:commentReference w:id="6"/>
      </w: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F5D4041" w:rsidR="002E03FB" w:rsidRDefault="002E03FB" w:rsidP="00332E98">
      <w:pPr>
        <w:jc w:val="both"/>
        <w:rPr>
          <w:lang w:val="de-DE"/>
        </w:rPr>
      </w:pPr>
      <w:r>
        <w:rPr>
          <w:lang w:val="de-DE"/>
        </w:rPr>
        <w:t xml:space="preserve">So müssen die verschiedenen Knoten, auf denen Aktionen ausgeführt werden, miteinander koordiniert werden. Für diesen Zweck werden </w:t>
      </w:r>
      <w:commentRangeStart w:id="7"/>
      <w:r>
        <w:rPr>
          <w:lang w:val="de-DE"/>
        </w:rPr>
        <w:t xml:space="preserve">so genannten </w:t>
      </w:r>
      <w:commentRangeEnd w:id="7"/>
      <w:r w:rsidR="00C83A3F">
        <w:rPr>
          <w:rStyle w:val="Kommentarzeichen"/>
        </w:rPr>
        <w:commentReference w:id="7"/>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w:t>
      </w:r>
      <w:commentRangeStart w:id="8"/>
      <w:r>
        <w:rPr>
          <w:lang w:val="de-DE"/>
        </w:rPr>
        <w:t>zu</w:t>
      </w:r>
      <w:commentRangeEnd w:id="8"/>
      <w:r w:rsidR="006033C7">
        <w:rPr>
          <w:rStyle w:val="Kommentarzeichen"/>
        </w:rPr>
        <w:commentReference w:id="8"/>
      </w:r>
      <w:r>
        <w:rPr>
          <w:lang w:val="de-DE"/>
        </w:rPr>
        <w:t xml:space="preserve"> </w:t>
      </w:r>
      <w:commentRangeStart w:id="9"/>
      <w:r>
        <w:rPr>
          <w:lang w:val="de-DE"/>
        </w:rPr>
        <w:t>synchronisieren</w:t>
      </w:r>
      <w:commentRangeEnd w:id="9"/>
      <w:r w:rsidR="006033C7">
        <w:rPr>
          <w:rStyle w:val="Kommentarzeichen"/>
        </w:rPr>
        <w:commentReference w:id="9"/>
      </w:r>
      <w:r>
        <w:rPr>
          <w:lang w:val="de-DE"/>
        </w:rPr>
        <w:t xml:space="preserve">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086817DB"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10" w:name="_Ref469399142"/>
      <w:bookmarkStart w:id="11"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10"/>
      <w:r w:rsidRPr="00636A6D">
        <w:rPr>
          <w:lang w:val="de-DE"/>
        </w:rPr>
        <w:t xml:space="preserve">: </w:t>
      </w:r>
      <w:bookmarkStart w:id="12" w:name="_Ref469399124"/>
      <w:r w:rsidRPr="00636A6D">
        <w:rPr>
          <w:lang w:val="de-DE"/>
        </w:rPr>
        <w:t>Komponentenmodell der serverseitigen Anwendung</w:t>
      </w:r>
      <w:bookmarkEnd w:id="11"/>
      <w:bookmarkEnd w:id="12"/>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13"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13"/>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w:t>
      </w:r>
      <w:commentRangeStart w:id="14"/>
      <w:r w:rsidRPr="005749F2">
        <w:rPr>
          <w:lang w:val="de-DE"/>
        </w:rPr>
        <w:t xml:space="preserve">zudem </w:t>
      </w:r>
      <w:commentRangeEnd w:id="14"/>
      <w:r w:rsidR="00670AFF">
        <w:rPr>
          <w:rStyle w:val="Kommentarzeichen"/>
        </w:rPr>
        <w:commentReference w:id="14"/>
      </w:r>
      <w:r w:rsidRPr="005749F2">
        <w:rPr>
          <w:lang w:val="de-DE"/>
        </w:rPr>
        <w:t xml:space="preserve">eine konsistente Fehlerbehandlung bieten und fallweise </w:t>
      </w:r>
      <w:commentRangeStart w:id="15"/>
      <w:r w:rsidRPr="005749F2">
        <w:rPr>
          <w:lang w:val="de-DE"/>
        </w:rPr>
        <w:t>automatisiert</w:t>
      </w:r>
      <w:commentRangeEnd w:id="15"/>
      <w:r w:rsidR="00670AFF">
        <w:rPr>
          <w:rStyle w:val="Kommentarzeichen"/>
        </w:rPr>
        <w:commentReference w:id="15"/>
      </w:r>
      <w:r w:rsidRPr="005749F2">
        <w:rPr>
          <w:lang w:val="de-DE"/>
        </w:rPr>
        <w:t xml:space="preserve">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16"/>
      <w:r w:rsidRPr="005749F2">
        <w:rPr>
          <w:lang w:val="de-DE"/>
        </w:rPr>
        <w:t>getriggert</w:t>
      </w:r>
      <w:commentRangeEnd w:id="16"/>
      <w:r w:rsidR="00670AFF">
        <w:rPr>
          <w:rStyle w:val="Kommentarzeichen"/>
        </w:rPr>
        <w:commentReference w:id="16"/>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1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17"/>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18"/>
      <w:r w:rsidRPr="00BB635C">
        <w:rPr>
          <w:lang w:val="de-DE"/>
        </w:rPr>
        <w:t>aufgegangen</w:t>
      </w:r>
      <w:commentRangeEnd w:id="18"/>
      <w:r w:rsidR="00670AFF">
        <w:rPr>
          <w:rStyle w:val="Kommentarzeichen"/>
        </w:rPr>
        <w:commentReference w:id="18"/>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7E3CC750"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19"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w:t>
      </w:r>
      <w:r>
        <w:rPr>
          <w:color w:val="000000"/>
          <w:lang w:val="de-DE" w:eastAsia="de-DE"/>
        </w:rPr>
        <w:lastRenderedPageBreak/>
        <w:t xml:space="preserve">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19"/>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w:t>
      </w:r>
      <w:commentRangeStart w:id="20"/>
      <w:r w:rsidRPr="00BB635C">
        <w:rPr>
          <w:lang w:val="de-DE"/>
        </w:rPr>
        <w:t xml:space="preserve">und </w:t>
      </w:r>
      <w:commentRangeEnd w:id="20"/>
      <w:r w:rsidR="00DC556E">
        <w:rPr>
          <w:rStyle w:val="Kommentarzeichen"/>
        </w:rPr>
        <w:commentReference w:id="20"/>
      </w:r>
      <w:r w:rsidRPr="00BB635C">
        <w:rPr>
          <w:lang w:val="de-DE"/>
        </w:rPr>
        <w:t xml:space="preserve">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w:t>
      </w:r>
      <w:r w:rsidRPr="00BB635C">
        <w:rPr>
          <w:lang w:val="de-DE"/>
        </w:rPr>
        <w:t xml:space="preserve">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21"/>
      <w:commentRangeStart w:id="22"/>
      <w:r w:rsidRPr="00054216">
        <w:rPr>
          <w:highlight w:val="red"/>
          <w:lang w:val="de-DE"/>
        </w:rPr>
        <w:t>zurück</w:t>
      </w:r>
      <w:commentRangeEnd w:id="21"/>
      <w:r w:rsidR="00054216">
        <w:rPr>
          <w:rStyle w:val="Kommentarzeichen"/>
          <w:i w:val="0"/>
          <w:iCs w:val="0"/>
          <w:color w:val="auto"/>
        </w:rPr>
        <w:commentReference w:id="21"/>
      </w:r>
      <w:commentRangeEnd w:id="22"/>
      <w:r w:rsidR="00EC51A6">
        <w:rPr>
          <w:rStyle w:val="Kommentarzeichen"/>
          <w:i w:val="0"/>
          <w:iCs w:val="0"/>
          <w:color w:val="auto"/>
        </w:rPr>
        <w:commentReference w:id="22"/>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23" w:name="_Ref470198118"/>
      <w:r>
        <w:rPr>
          <w:lang w:val="de-DE"/>
        </w:rPr>
        <w:t>Weitere Umsetzungsmerkmale</w:t>
      </w:r>
      <w:bookmarkEnd w:id="23"/>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commentRangeStart w:id="24"/>
      <w:r>
        <w:rPr>
          <w:lang w:val="de-DE"/>
        </w:rPr>
        <w:t>upgedated</w:t>
      </w:r>
      <w:commentRangeEnd w:id="24"/>
      <w:r w:rsidR="004B45B0">
        <w:rPr>
          <w:rStyle w:val="Kommentarzeichen"/>
        </w:rPr>
        <w:commentReference w:id="24"/>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25"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25"/>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26" w:name="_Ref470198186"/>
      <w:r>
        <w:rPr>
          <w:lang w:val="de-DE"/>
        </w:rPr>
        <w:t>Maßnahmen zur Perform</w:t>
      </w:r>
      <w:r w:rsidR="00805A3E">
        <w:rPr>
          <w:lang w:val="de-DE"/>
        </w:rPr>
        <w:t>a</w:t>
      </w:r>
      <w:r>
        <w:rPr>
          <w:lang w:val="de-DE"/>
        </w:rPr>
        <w:t>nceoptimierung</w:t>
      </w:r>
      <w:bookmarkEnd w:id="26"/>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w:t>
      </w:r>
      <w:r w:rsidRPr="00D62CD2">
        <w:rPr>
          <w:lang w:val="de-DE"/>
        </w:rPr>
        <w:t>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28"/>
      <w:r w:rsidRPr="005C0F7C">
        <w:rPr>
          <w:lang w:val="de-DE"/>
        </w:rPr>
        <w:t>konfigurativ</w:t>
      </w:r>
      <w:commentRangeEnd w:id="28"/>
      <w:r w:rsidR="004330CC">
        <w:rPr>
          <w:rStyle w:val="Kommentarzeichen"/>
        </w:rPr>
        <w:commentReference w:id="28"/>
      </w:r>
      <w:r w:rsidRPr="005C0F7C">
        <w:rPr>
          <w:lang w:val="de-DE"/>
        </w:rPr>
        <w:t xml:space="preserve">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lastRenderedPageBreak/>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29" w:name="_Ref470099584"/>
      <w:bookmarkStart w:id="3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29"/>
      <w:r w:rsidRPr="006976D0">
        <w:rPr>
          <w:lang w:val="de-DE"/>
        </w:rPr>
        <w:t xml:space="preserve"> Ablauf des ne</w:t>
      </w:r>
      <w:r>
        <w:rPr>
          <w:lang w:val="de-DE"/>
        </w:rPr>
        <w:t>uimplementierten Ben</w:t>
      </w:r>
      <w:r w:rsidRPr="006976D0">
        <w:rPr>
          <w:lang w:val="de-DE"/>
        </w:rPr>
        <w:t>chmarking-Tests</w:t>
      </w:r>
      <w:bookmarkEnd w:id="30"/>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3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31"/>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32"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32"/>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33"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33"/>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34"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34"/>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297E88"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7.8pt">
            <v:imagedata r:id="rId24" o:title="Test_75_clients_1_cpu_memory"/>
          </v:shape>
        </w:pict>
      </w:r>
    </w:p>
    <w:p w14:paraId="7C3440B0" w14:textId="0C2B8221" w:rsidR="00A86F59" w:rsidRPr="0056231A" w:rsidRDefault="008F0426" w:rsidP="008F0426">
      <w:pPr>
        <w:pStyle w:val="Beschriftung"/>
        <w:rPr>
          <w:lang w:val="de-DE"/>
        </w:rPr>
      </w:pPr>
      <w:bookmarkStart w:id="35"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35"/>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36" w:name="_Ref469407729"/>
      <w:r w:rsidRPr="00565C3F">
        <w:rPr>
          <w:lang w:val="de-DE"/>
        </w:rPr>
        <w:t>Gesamtarchitekturen im Vergleich</w:t>
      </w:r>
      <w:bookmarkEnd w:id="36"/>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297E88" w:rsidRPr="00A6598C" w:rsidRDefault="00297E88" w:rsidP="003703C0">
                            <w:pPr>
                              <w:pStyle w:val="Beschriftung"/>
                              <w:rPr>
                                <w:noProof/>
                                <w:sz w:val="20"/>
                                <w:szCs w:val="20"/>
                                <w:lang w:val="de-DE"/>
                              </w:rPr>
                            </w:pPr>
                            <w:bookmarkStart w:id="3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3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297E88" w:rsidRPr="00A6598C" w:rsidRDefault="00297E88" w:rsidP="003703C0">
                      <w:pPr>
                        <w:pStyle w:val="Beschriftung"/>
                        <w:rPr>
                          <w:noProof/>
                          <w:sz w:val="20"/>
                          <w:szCs w:val="20"/>
                          <w:lang w:val="de-DE"/>
                        </w:rPr>
                      </w:pPr>
                      <w:bookmarkStart w:id="3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3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297E88" w:rsidRPr="00786A23" w:rsidRDefault="00297E8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297E88" w:rsidRPr="00786A23" w:rsidRDefault="00297E8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39" w:name="_Ref469992098"/>
      <w:r w:rsidRPr="00565C3F">
        <w:rPr>
          <w:lang w:val="de-DE"/>
        </w:rPr>
        <w:t>Chatclient Masken</w:t>
      </w:r>
      <w:bookmarkEnd w:id="39"/>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297E88"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noProof/>
          <w:highlight w:val="yellow"/>
          <w:lang w:val="de-DE" w:eastAsia="de-DE"/>
        </w:rPr>
        <w:pict w14:anchorId="50E5E2B4">
          <v:shape id="_x0000_i1026" type="#_x0000_t75" style="width:310.9pt;height:361.1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40" w:name="_Ref469992103"/>
      <w:r w:rsidRPr="00565C3F">
        <w:rPr>
          <w:lang w:val="de-DE"/>
        </w:rPr>
        <w:lastRenderedPageBreak/>
        <w:t>Benchmarkingclient Masken</w:t>
      </w:r>
      <w:bookmarkEnd w:id="40"/>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297E88"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0" o:title="benchmarkingMaske2"/>
            <w10:wrap type="tight"/>
          </v:shape>
        </w:pict>
      </w:r>
    </w:p>
    <w:p w14:paraId="203F18F3" w14:textId="79AC25E6" w:rsidR="00E82E24" w:rsidRDefault="00297E88" w:rsidP="00332E98">
      <w:pPr>
        <w:jc w:val="both"/>
        <w:rPr>
          <w:lang w:val="de-DE"/>
        </w:rPr>
      </w:pPr>
      <w:r>
        <w:rPr>
          <w:noProof/>
          <w:lang w:val="de-DE" w:eastAsia="de-DE"/>
        </w:rPr>
        <w:pict w14:anchorId="1E36EFEE">
          <v:shape id="_x0000_i1027" type="#_x0000_t75" style="width:250.9pt;height:178.35pt">
            <v:imagedata r:id="rId31" o:title="benchmarkingMaske1"/>
          </v:shape>
        </w:pict>
      </w:r>
    </w:p>
    <w:p w14:paraId="2FACE497" w14:textId="77777777" w:rsidR="00C45B2B" w:rsidRDefault="00C45B2B" w:rsidP="00332E98">
      <w:pPr>
        <w:jc w:val="both"/>
        <w:rPr>
          <w:lang w:val="de-DE"/>
        </w:rPr>
      </w:pPr>
    </w:p>
    <w:p w14:paraId="16CA452E" w14:textId="4B605287" w:rsidR="00C45B2B" w:rsidRDefault="00297E88"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2" o:title="benchmarkingMaske4"/>
            <w10:wrap type="tight"/>
          </v:shape>
        </w:pict>
      </w:r>
    </w:p>
    <w:p w14:paraId="68CCC4C2" w14:textId="302A94A4" w:rsidR="00C45B2B" w:rsidRDefault="00297E88" w:rsidP="00332E98">
      <w:pPr>
        <w:jc w:val="both"/>
        <w:rPr>
          <w:lang w:val="de-DE"/>
        </w:rPr>
      </w:pPr>
      <w:r>
        <w:rPr>
          <w:noProof/>
          <w:lang w:val="de-DE" w:eastAsia="de-DE"/>
        </w:rPr>
        <w:pict w14:anchorId="3C9F3D73">
          <v:shape id="_x0000_i1028" type="#_x0000_t75" style="width:247.65pt;height:177.25pt">
            <v:imagedata r:id="rId33" o:title="benchmarkingMaske3"/>
          </v:shape>
        </w:pict>
      </w:r>
    </w:p>
    <w:p w14:paraId="12A53885" w14:textId="77777777" w:rsidR="00C45B2B" w:rsidRDefault="00C45B2B" w:rsidP="00332E98">
      <w:pPr>
        <w:jc w:val="both"/>
        <w:rPr>
          <w:lang w:val="de-DE"/>
        </w:rPr>
      </w:pPr>
    </w:p>
    <w:p w14:paraId="67760B53" w14:textId="085E4FEF" w:rsidR="00C45B2B" w:rsidRDefault="00297E88"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4" o:title="benchmarkingMaske6"/>
            <w10:wrap type="tight"/>
          </v:shape>
        </w:pict>
      </w:r>
    </w:p>
    <w:p w14:paraId="369D5428" w14:textId="5D07F006" w:rsidR="00C45B2B" w:rsidRDefault="00297E88" w:rsidP="00332E98">
      <w:pPr>
        <w:jc w:val="both"/>
        <w:rPr>
          <w:lang w:val="de-DE"/>
        </w:rPr>
      </w:pPr>
      <w:r>
        <w:rPr>
          <w:noProof/>
          <w:lang w:val="de-DE" w:eastAsia="de-DE"/>
        </w:rPr>
        <w:pict w14:anchorId="44054343">
          <v:shape id="_x0000_i1029" type="#_x0000_t75" style="width:248.2pt;height:174.5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41" w:name="_Ref470099851"/>
      <w:r>
        <w:rPr>
          <w:lang w:val="de-DE"/>
        </w:rPr>
        <w:lastRenderedPageBreak/>
        <w:t>Benchmarking-Tests</w:t>
      </w:r>
      <w:bookmarkEnd w:id="41"/>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42"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42"/>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62AA49F5"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7B614A">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2T23:14:00Z" w:initials="F">
    <w:p w14:paraId="152A4D9A" w14:textId="5C7FDC3E" w:rsidR="00297E88" w:rsidRDefault="00297E88">
      <w:pPr>
        <w:pStyle w:val="Kommentartext"/>
      </w:pPr>
      <w:r>
        <w:rPr>
          <w:rStyle w:val="Kommentarzeichen"/>
        </w:rPr>
        <w:annotationRef/>
      </w:r>
      <w:r>
        <w:t>Komma weg? Bzw iwi anders?</w:t>
      </w:r>
    </w:p>
  </w:comment>
  <w:comment w:id="2" w:author="Felix" w:date="2016-12-22T23:18:00Z" w:initials="F">
    <w:p w14:paraId="4223C6AD" w14:textId="52206A62" w:rsidR="00297E88" w:rsidRDefault="00297E88">
      <w:pPr>
        <w:pStyle w:val="Kommentartext"/>
      </w:pPr>
      <w:r>
        <w:rPr>
          <w:rStyle w:val="Kommentarzeichen"/>
        </w:rPr>
        <w:annotationRef/>
      </w:r>
      <w:r>
        <w:t>Zustellungen?</w:t>
      </w:r>
    </w:p>
  </w:comment>
  <w:comment w:id="3" w:author="David" w:date="2016-12-21T23:02:00Z" w:initials="D">
    <w:p w14:paraId="5DC29765" w14:textId="4CBA9D2F" w:rsidR="00297E88" w:rsidRPr="00F30867" w:rsidRDefault="00297E88">
      <w:pPr>
        <w:pStyle w:val="Kommentartext"/>
        <w:rPr>
          <w:lang w:val="de-DE"/>
        </w:rPr>
      </w:pPr>
      <w:r>
        <w:rPr>
          <w:rStyle w:val="Kommentarzeichen"/>
        </w:rPr>
        <w:annotationRef/>
      </w:r>
      <w:r w:rsidRPr="00F30867">
        <w:rPr>
          <w:lang w:val="de-DE"/>
        </w:rPr>
        <w:t>Begriff einführen</w:t>
      </w:r>
    </w:p>
  </w:comment>
  <w:comment w:id="5" w:author="Felix" w:date="2016-12-22T23:22:00Z" w:initials="F">
    <w:p w14:paraId="687006CD" w14:textId="60566776" w:rsidR="00C83A3F" w:rsidRDefault="00C83A3F">
      <w:pPr>
        <w:pStyle w:val="Kommentartext"/>
      </w:pPr>
      <w:r>
        <w:rPr>
          <w:rStyle w:val="Kommentarzeichen"/>
        </w:rPr>
        <w:annotationRef/>
      </w:r>
      <w:r>
        <w:t xml:space="preserve">Stimmt das noch wenn es so umgeschrieben ist?(klären wir am besten morgen)(ich wars nicht) </w:t>
      </w:r>
      <w:r>
        <w:sym w:font="Wingdings" w:char="F04A"/>
      </w:r>
    </w:p>
  </w:comment>
  <w:comment w:id="6" w:author="Felix" w:date="2016-12-22T23:26:00Z" w:initials="F">
    <w:p w14:paraId="744D39B3" w14:textId="67F20433" w:rsidR="00C83A3F" w:rsidRDefault="00C83A3F">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7" w:author="Felix" w:date="2016-12-22T23:29:00Z" w:initials="F">
    <w:p w14:paraId="57A5D61F" w14:textId="238167E1" w:rsidR="00C83A3F" w:rsidRDefault="00C83A3F">
      <w:pPr>
        <w:pStyle w:val="Kommentartext"/>
      </w:pPr>
      <w:r>
        <w:rPr>
          <w:rStyle w:val="Kommentarzeichen"/>
        </w:rPr>
        <w:annotationRef/>
      </w:r>
      <w:r>
        <w:t>Entweder : die so genannten---- oder ------ so genannte</w:t>
      </w:r>
    </w:p>
  </w:comment>
  <w:comment w:id="8" w:author="Felix" w:date="2016-12-22T23:31:00Z" w:initials="F">
    <w:p w14:paraId="6616FFD2" w14:textId="033C6CEB" w:rsidR="006033C7" w:rsidRDefault="006033C7">
      <w:pPr>
        <w:pStyle w:val="Kommentartext"/>
      </w:pPr>
      <w:r>
        <w:rPr>
          <w:rStyle w:val="Kommentarzeichen"/>
        </w:rPr>
        <w:annotationRef/>
      </w:r>
      <w:r>
        <w:t>So ?</w:t>
      </w:r>
    </w:p>
  </w:comment>
  <w:comment w:id="9" w:author="Felix" w:date="2016-12-22T23:31:00Z" w:initials="F">
    <w:p w14:paraId="0C01F482" w14:textId="15298289" w:rsidR="006033C7" w:rsidRDefault="006033C7">
      <w:pPr>
        <w:pStyle w:val="Kommentartext"/>
      </w:pPr>
      <w:r>
        <w:rPr>
          <w:rStyle w:val="Kommentarzeichen"/>
        </w:rPr>
        <w:annotationRef/>
      </w:r>
      <w:r>
        <w:t>, ?</w:t>
      </w:r>
    </w:p>
  </w:comment>
  <w:comment w:id="14" w:author="Felix" w:date="2016-12-22T23:46:00Z" w:initials="F">
    <w:p w14:paraId="50A6BFB8" w14:textId="66D967CE" w:rsidR="00670AFF" w:rsidRDefault="00670AFF">
      <w:pPr>
        <w:pStyle w:val="Kommentartext"/>
      </w:pPr>
      <w:r>
        <w:rPr>
          <w:rStyle w:val="Kommentarzeichen"/>
        </w:rPr>
        <w:annotationRef/>
      </w:r>
      <w:r>
        <w:t>Raus?</w:t>
      </w:r>
    </w:p>
  </w:comment>
  <w:comment w:id="15" w:author="Felix" w:date="2016-12-22T23:47:00Z" w:initials="F">
    <w:p w14:paraId="71E17763" w14:textId="03B82AA7" w:rsidR="00670AFF" w:rsidRDefault="00670AFF">
      <w:pPr>
        <w:pStyle w:val="Kommentartext"/>
      </w:pPr>
      <w:r>
        <w:rPr>
          <w:rStyle w:val="Kommentarzeichen"/>
        </w:rPr>
        <w:annotationRef/>
      </w:r>
      <w:r>
        <w:t>Anfragen atomatisiert ?</w:t>
      </w:r>
    </w:p>
  </w:comment>
  <w:comment w:id="16" w:author="Felix" w:date="2016-12-22T23:48:00Z" w:initials="F">
    <w:p w14:paraId="4C1157BD" w14:textId="10A36717" w:rsidR="00670AFF" w:rsidRDefault="00670AFF">
      <w:pPr>
        <w:pStyle w:val="Kommentartext"/>
      </w:pPr>
      <w:r>
        <w:rPr>
          <w:rStyle w:val="Kommentarzeichen"/>
        </w:rPr>
        <w:annotationRef/>
      </w:r>
      <w:r>
        <w:t>Ausgelöst?</w:t>
      </w:r>
    </w:p>
  </w:comment>
  <w:comment w:id="18" w:author="Felix" w:date="2016-12-22T23:50:00Z" w:initials="F">
    <w:p w14:paraId="1D31729B" w14:textId="5DCE1A41" w:rsidR="00670AFF" w:rsidRDefault="00670AFF">
      <w:pPr>
        <w:pStyle w:val="Kommentartext"/>
      </w:pPr>
      <w:r>
        <w:rPr>
          <w:rStyle w:val="Kommentarzeichen"/>
        </w:rPr>
        <w:annotationRef/>
      </w:r>
      <w:r>
        <w:t>Wirklich aufgegangen?</w:t>
      </w:r>
    </w:p>
  </w:comment>
  <w:comment w:id="20" w:author="Felix" w:date="2016-12-23T00:00:00Z" w:initials="F">
    <w:p w14:paraId="60635707" w14:textId="0F216903" w:rsidR="00DC556E" w:rsidRDefault="00DC556E">
      <w:pPr>
        <w:pStyle w:val="Kommentartext"/>
      </w:pPr>
      <w:r>
        <w:rPr>
          <w:rStyle w:val="Kommentarzeichen"/>
        </w:rPr>
        <w:annotationRef/>
      </w:r>
      <w:r>
        <w:rPr>
          <w:rStyle w:val="Kommentarzeichen"/>
        </w:rPr>
        <w:t>Oder? Sonst denkt ma es wurde modfiziert und weggeworfen</w:t>
      </w:r>
    </w:p>
  </w:comment>
  <w:comment w:id="21" w:author="David" w:date="2016-12-22T15:31:00Z" w:initials="D">
    <w:p w14:paraId="20B11F8B" w14:textId="52A6E32D" w:rsidR="00297E88" w:rsidRDefault="00297E88">
      <w:pPr>
        <w:pStyle w:val="Kommentartext"/>
      </w:pPr>
      <w:r>
        <w:rPr>
          <w:rStyle w:val="Kommentarzeichen"/>
        </w:rPr>
        <w:annotationRef/>
      </w:r>
      <w:r>
        <w:t>Entfernen?</w:t>
      </w:r>
    </w:p>
  </w:comment>
  <w:comment w:id="22" w:author="Max Auch" w:date="2016-12-22T20:22:00Z" w:initials="MA">
    <w:p w14:paraId="655555EB" w14:textId="5F2CD5F8" w:rsidR="00297E88" w:rsidRDefault="00297E88">
      <w:pPr>
        <w:pStyle w:val="Kommentartext"/>
      </w:pPr>
      <w:r>
        <w:rPr>
          <w:rStyle w:val="Kommentarzeichen"/>
        </w:rPr>
        <w:annotationRef/>
      </w:r>
      <w:r>
        <w:t>Du referenzierst kein einziges Mal aus dem Text diese Abbildung.. Vllt kannst das noch irgendwo verwurschteln..</w:t>
      </w:r>
    </w:p>
  </w:comment>
  <w:comment w:id="24" w:author="Felix" w:date="2016-12-23T00:08:00Z" w:initials="F">
    <w:p w14:paraId="00F20863" w14:textId="67BEB188" w:rsidR="004B45B0" w:rsidRDefault="004B45B0">
      <w:pPr>
        <w:pStyle w:val="Kommentartext"/>
      </w:pPr>
      <w:r>
        <w:rPr>
          <w:rStyle w:val="Kommentarzeichen"/>
        </w:rPr>
        <w:annotationRef/>
      </w:r>
      <w:r>
        <w:t>Geupdated?</w:t>
      </w:r>
    </w:p>
  </w:comment>
  <w:comment w:id="28" w:author="Felix" w:date="2016-12-23T00:13:00Z" w:initials="F">
    <w:p w14:paraId="0DDED8A2" w14:textId="4E115D2F" w:rsidR="004330CC" w:rsidRDefault="004330CC">
      <w:pPr>
        <w:pStyle w:val="Kommentartext"/>
      </w:pPr>
      <w:r>
        <w:rPr>
          <w:rStyle w:val="Kommentarzeichen"/>
        </w:rPr>
        <w:annotationRef/>
      </w:r>
      <w:r>
        <w:t>Per konf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2A4D9A" w15:done="0"/>
  <w15:commentEx w15:paraId="4223C6AD" w15:done="0"/>
  <w15:commentEx w15:paraId="5DC29765" w15:done="0"/>
  <w15:commentEx w15:paraId="687006CD" w15:done="0"/>
  <w15:commentEx w15:paraId="744D39B3" w15:done="0"/>
  <w15:commentEx w15:paraId="57A5D61F" w15:done="0"/>
  <w15:commentEx w15:paraId="6616FFD2" w15:done="0"/>
  <w15:commentEx w15:paraId="0C01F482" w15:done="0"/>
  <w15:commentEx w15:paraId="50A6BFB8" w15:done="0"/>
  <w15:commentEx w15:paraId="71E17763" w15:done="0"/>
  <w15:commentEx w15:paraId="4C1157BD" w15:done="0"/>
  <w15:commentEx w15:paraId="1D31729B" w15:done="0"/>
  <w15:commentEx w15:paraId="60635707" w15:done="0"/>
  <w15:commentEx w15:paraId="20B11F8B" w15:done="0"/>
  <w15:commentEx w15:paraId="655555EB" w15:paraIdParent="20B11F8B" w15:done="0"/>
  <w15:commentEx w15:paraId="00F20863" w15:done="0"/>
  <w15:commentEx w15:paraId="0DDED8A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1B4F5" w14:textId="77777777" w:rsidR="007D0577" w:rsidRDefault="007D0577">
      <w:r>
        <w:separator/>
      </w:r>
    </w:p>
  </w:endnote>
  <w:endnote w:type="continuationSeparator" w:id="0">
    <w:p w14:paraId="77EF3BC5" w14:textId="77777777" w:rsidR="007D0577" w:rsidRDefault="007D05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8F9E4D" w14:textId="77777777" w:rsidR="007D0577" w:rsidRDefault="007D0577"/>
  </w:footnote>
  <w:footnote w:type="continuationSeparator" w:id="0">
    <w:p w14:paraId="4F815B70" w14:textId="77777777" w:rsidR="007D0577" w:rsidRDefault="007D0577">
      <w:r>
        <w:continuationSeparator/>
      </w:r>
    </w:p>
  </w:footnote>
  <w:footnote w:id="1">
    <w:p w14:paraId="028197A5" w14:textId="7D316C69" w:rsidR="00297E88" w:rsidRPr="00EC601F" w:rsidRDefault="00297E88">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297E88" w:rsidRPr="008A0017" w:rsidRDefault="00297E88">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5AE1A162" w:rsidR="00297E88" w:rsidRPr="00EC4695" w:rsidRDefault="00297E88"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297E88" w:rsidRPr="006940C0" w:rsidRDefault="00297E88">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297E88" w:rsidRPr="00573D63" w:rsidRDefault="00297E88">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297E88" w:rsidRPr="00C8402F" w:rsidRDefault="00297E88">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297E88" w:rsidRPr="000159B7" w:rsidRDefault="00297E88"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297E88" w:rsidRPr="00D211A7" w:rsidRDefault="00297E88"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9">
    <w:p w14:paraId="58B43FAA" w14:textId="77777777" w:rsidR="00297E88" w:rsidRPr="00DE0578" w:rsidRDefault="00297E88"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297E88" w:rsidRPr="00BA4C32" w:rsidRDefault="00297E88">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bookmarkStart w:id="27" w:name="_GoBack"/>
      <w:bookmarkEnd w:id="27"/>
    </w:p>
  </w:footnote>
  <w:footnote w:id="11">
    <w:p w14:paraId="613C5F52" w14:textId="77777777" w:rsidR="00297E88" w:rsidRPr="008972A8" w:rsidRDefault="00297E88"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4965D14B" w:rsidR="00297E88" w:rsidRDefault="00297E88">
    <w:pPr>
      <w:framePr w:wrap="auto" w:vAnchor="text" w:hAnchor="margin" w:xAlign="right" w:y="1"/>
    </w:pPr>
    <w:r>
      <w:fldChar w:fldCharType="begin"/>
    </w:r>
    <w:r>
      <w:instrText xml:space="preserve">PAGE  </w:instrText>
    </w:r>
    <w:r>
      <w:fldChar w:fldCharType="separate"/>
    </w:r>
    <w:r w:rsidR="004330CC">
      <w:rPr>
        <w:noProof/>
      </w:rPr>
      <w:t>12</w:t>
    </w:r>
    <w:r>
      <w:fldChar w:fldCharType="end"/>
    </w:r>
  </w:p>
  <w:p w14:paraId="598C0730" w14:textId="77777777" w:rsidR="00297E88" w:rsidRDefault="00297E88">
    <w:pPr>
      <w:ind w:right="360"/>
    </w:pPr>
    <w:r>
      <w:t>Studienarbeit – Verteilte Systeme</w:t>
    </w:r>
  </w:p>
  <w:p w14:paraId="6BFC936D" w14:textId="77777777" w:rsidR="00297E88" w:rsidRDefault="00297E8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97E88"/>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6754"/>
    <w:rsid w:val="00411732"/>
    <w:rsid w:val="0041201A"/>
    <w:rsid w:val="004146C8"/>
    <w:rsid w:val="00423420"/>
    <w:rsid w:val="004271A1"/>
    <w:rsid w:val="004330CC"/>
    <w:rsid w:val="004407C2"/>
    <w:rsid w:val="004409FA"/>
    <w:rsid w:val="0044189C"/>
    <w:rsid w:val="004420BA"/>
    <w:rsid w:val="0045341A"/>
    <w:rsid w:val="00453A4F"/>
    <w:rsid w:val="004541F8"/>
    <w:rsid w:val="004560BF"/>
    <w:rsid w:val="00457E0B"/>
    <w:rsid w:val="00476326"/>
    <w:rsid w:val="004B3D2F"/>
    <w:rsid w:val="004B45B0"/>
    <w:rsid w:val="004B4DF1"/>
    <w:rsid w:val="004B5266"/>
    <w:rsid w:val="004C0A0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ADE"/>
    <w:rsid w:val="005B0A45"/>
    <w:rsid w:val="005C0F7C"/>
    <w:rsid w:val="005C1789"/>
    <w:rsid w:val="005C7C66"/>
    <w:rsid w:val="005D1819"/>
    <w:rsid w:val="006033C7"/>
    <w:rsid w:val="00606505"/>
    <w:rsid w:val="0061572C"/>
    <w:rsid w:val="006225CA"/>
    <w:rsid w:val="00627F18"/>
    <w:rsid w:val="006366C4"/>
    <w:rsid w:val="00636A6D"/>
    <w:rsid w:val="00640F0B"/>
    <w:rsid w:val="00641A4D"/>
    <w:rsid w:val="006425E3"/>
    <w:rsid w:val="0064330C"/>
    <w:rsid w:val="00644C3E"/>
    <w:rsid w:val="006526C6"/>
    <w:rsid w:val="00652D56"/>
    <w:rsid w:val="006564BD"/>
    <w:rsid w:val="00665576"/>
    <w:rsid w:val="00670AFF"/>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D0577"/>
    <w:rsid w:val="007E151D"/>
    <w:rsid w:val="007E3DF2"/>
    <w:rsid w:val="007E7255"/>
    <w:rsid w:val="007F46C3"/>
    <w:rsid w:val="007F60F4"/>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3448"/>
    <w:rsid w:val="009E43B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B4DA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A089E"/>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3A3F"/>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3D38"/>
    <w:rsid w:val="00D069A4"/>
    <w:rsid w:val="00D102B3"/>
    <w:rsid w:val="00D13DB2"/>
    <w:rsid w:val="00D211A7"/>
    <w:rsid w:val="00D32832"/>
    <w:rsid w:val="00D365D2"/>
    <w:rsid w:val="00D51C3B"/>
    <w:rsid w:val="00D6191E"/>
    <w:rsid w:val="00D62CD2"/>
    <w:rsid w:val="00D6468F"/>
    <w:rsid w:val="00D772EE"/>
    <w:rsid w:val="00D846DD"/>
    <w:rsid w:val="00D855D2"/>
    <w:rsid w:val="00D87672"/>
    <w:rsid w:val="00D90770"/>
    <w:rsid w:val="00D92807"/>
    <w:rsid w:val="00DB210B"/>
    <w:rsid w:val="00DB6B57"/>
    <w:rsid w:val="00DC20CF"/>
    <w:rsid w:val="00DC2510"/>
    <w:rsid w:val="00DC556E"/>
    <w:rsid w:val="00DC6E07"/>
    <w:rsid w:val="00DD045B"/>
    <w:rsid w:val="00DD43B3"/>
    <w:rsid w:val="00DE0578"/>
    <w:rsid w:val="00DF1529"/>
    <w:rsid w:val="00DF53CC"/>
    <w:rsid w:val="00E02D0B"/>
    <w:rsid w:val="00E061E4"/>
    <w:rsid w:val="00E0720E"/>
    <w:rsid w:val="00E07389"/>
    <w:rsid w:val="00E07EF2"/>
    <w:rsid w:val="00E13CC5"/>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D3DE6-C1BE-4B54-8C71-97B03770D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22</Words>
  <Characters>69443</Characters>
  <Application>Microsoft Office Word</Application>
  <DocSecurity>0</DocSecurity>
  <Lines>578</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30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28</cp:revision>
  <cp:lastPrinted>2004-03-23T09:00:00Z</cp:lastPrinted>
  <dcterms:created xsi:type="dcterms:W3CDTF">2016-12-22T18:35:00Z</dcterms:created>
  <dcterms:modified xsi:type="dcterms:W3CDTF">2016-12-22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